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01372" w:rsidRPr="00A426EB" w:rsidRDefault="007550CD" w:rsidP="00901372">
      <w:pPr>
        <w:rPr>
          <w:rFonts w:ascii="Times New Roman" w:hAnsi="Times New Roman" w:cs="Times New Roman"/>
        </w:rPr>
      </w:pPr>
      <w:r w:rsidRPr="007550CD">
        <w:rPr>
          <w:rFonts w:ascii="Times New Roman" w:hAnsi="Times New Roman" w:cs="Times New Roman"/>
          <w:b/>
        </w:rPr>
        <w:t xml:space="preserve">S1 </w:t>
      </w:r>
      <w:r w:rsidR="00901372" w:rsidRPr="007550CD">
        <w:rPr>
          <w:rFonts w:ascii="Times New Roman" w:hAnsi="Times New Roman" w:cs="Times New Roman"/>
          <w:b/>
        </w:rPr>
        <w:t>Table</w:t>
      </w:r>
      <w:r w:rsidRPr="007550CD">
        <w:rPr>
          <w:rFonts w:ascii="Times New Roman" w:hAnsi="Times New Roman" w:cs="Times New Roman"/>
          <w:b/>
        </w:rPr>
        <w:t>.</w:t>
      </w:r>
      <w:r w:rsidR="00901372" w:rsidRPr="00A426EB">
        <w:rPr>
          <w:rFonts w:ascii="Times New Roman" w:hAnsi="Times New Roman" w:cs="Times New Roman"/>
        </w:rPr>
        <w:t xml:space="preserve"> Review of the studies on the effect of ENSO droughts on tropical forests </w:t>
      </w:r>
      <w:bookmarkStart w:id="0" w:name="_GoBack"/>
      <w:bookmarkEnd w:id="0"/>
    </w:p>
    <w:tbl>
      <w:tblPr>
        <w:tblStyle w:val="TableGrid"/>
        <w:tblW w:w="1190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1"/>
        <w:gridCol w:w="1668"/>
        <w:gridCol w:w="1443"/>
        <w:gridCol w:w="1323"/>
        <w:gridCol w:w="1726"/>
        <w:gridCol w:w="1283"/>
        <w:gridCol w:w="1163"/>
        <w:gridCol w:w="2030"/>
      </w:tblGrid>
      <w:tr w:rsidR="00901372" w:rsidRPr="00A426EB" w:rsidTr="002F3141">
        <w:trPr>
          <w:trHeight w:val="642"/>
          <w:jc w:val="center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Location</w:t>
            </w:r>
          </w:p>
        </w:tc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Site</w:t>
            </w:r>
          </w:p>
        </w:tc>
        <w:tc>
          <w:tcPr>
            <w:tcW w:w="1443" w:type="dxa"/>
            <w:tcBorders>
              <w:top w:val="single" w:sz="4" w:space="0" w:color="auto"/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Precipitation (monthly range)</w:t>
            </w:r>
          </w:p>
        </w:tc>
        <w:tc>
          <w:tcPr>
            <w:tcW w:w="1323" w:type="dxa"/>
            <w:tcBorders>
              <w:top w:val="single" w:sz="4" w:space="0" w:color="auto"/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Type of forest</w:t>
            </w:r>
          </w:p>
        </w:tc>
        <w:tc>
          <w:tcPr>
            <w:tcW w:w="1726" w:type="dxa"/>
            <w:tcBorders>
              <w:top w:val="single" w:sz="4" w:space="0" w:color="auto"/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Annual tree mortality (normal year)</w:t>
            </w:r>
          </w:p>
        </w:tc>
        <w:tc>
          <w:tcPr>
            <w:tcW w:w="1283" w:type="dxa"/>
            <w:tcBorders>
              <w:top w:val="single" w:sz="4" w:space="0" w:color="auto"/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Years of drought</w:t>
            </w:r>
          </w:p>
        </w:tc>
        <w:tc>
          <w:tcPr>
            <w:tcW w:w="1163" w:type="dxa"/>
            <w:tcBorders>
              <w:top w:val="single" w:sz="4" w:space="0" w:color="auto"/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Comment</w:t>
            </w:r>
          </w:p>
        </w:tc>
        <w:tc>
          <w:tcPr>
            <w:tcW w:w="203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References</w:t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top w:val="single" w:sz="4" w:space="0" w:color="auto"/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Indonesia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(Sumatra)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668" w:type="dxa"/>
            <w:tcBorders>
              <w:top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Bukit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proofErr w:type="spellStart"/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Barisan</w:t>
            </w:r>
            <w:proofErr w:type="spellEnd"/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 xml:space="preserve"> Selatan National Park </w:t>
            </w:r>
          </w:p>
        </w:tc>
        <w:tc>
          <w:tcPr>
            <w:tcW w:w="1443" w:type="dxa"/>
            <w:tcBorders>
              <w:top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3" w:type="dxa"/>
            <w:tcBorders>
              <w:top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Lowland rainforest</w:t>
            </w:r>
          </w:p>
        </w:tc>
        <w:tc>
          <w:tcPr>
            <w:tcW w:w="1726" w:type="dxa"/>
            <w:tcBorders>
              <w:top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24.6% (9.8%)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283" w:type="dxa"/>
            <w:tcBorders>
              <w:top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97-98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163" w:type="dxa"/>
            <w:tcBorders>
              <w:top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Mainly burnt trees</w:t>
            </w:r>
          </w:p>
        </w:tc>
        <w:tc>
          <w:tcPr>
            <w:tcW w:w="2030" w:type="dxa"/>
            <w:tcBorders>
              <w:top w:val="single" w:sz="4" w:space="0" w:color="auto"/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W4sPzmkl","properties":{"formattedCitation":"{\\rtf (Kinnaird and O\\uc0\\u8217{}Brien 1998)}","plainCitation":"(Kinnaird and O’Brien 1998)"},"citationItems":[{"id":7088,"uris":["http://zotero.org/users/1401883/items/9HKCQBMN"],"uri":["http://zotero.org/users/1401883/items/9HKCQBMN"],"itemData":{"id":7088,"type":"article-journal","title":"Ecological Effects of Wildfire on Lowland Rainforest in Sumatra","container-title":"Conservation Biology","page":"954-956","volume":"12","issue":"5","author":[{"family":"Kinnaird","given":"Margaret F."},{"family":"O'Brien","given":"Timothy G."}],"issued":{"date-parts":[["1998",10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Kinnaird and O’Brien 1998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  <w:r w:rsidRPr="00A426EB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</w:rPr>
              <w:t>Indonesian (Borneo)</w:t>
            </w: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</w:rPr>
              <w:t>East Kalimantan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 xml:space="preserve">Lowland rainforest 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25-80% by fires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97-98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21% burnt area</w:t>
            </w: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1hRkoGsp","properties":{"formattedCitation":"(Siegert et al. 2001)","plainCitation":"(Siegert et al. 2001)"},"citationItems":[{"id":7101,"uris":["http://zotero.org/users/1401883/items/UJ2Q3IGG"],"uri":["http://zotero.org/users/1401883/items/UJ2Q3IGG"],"itemData":{"id":7101,"type":"article-journal","title":"Increased damage from fires in logged forests during droughts caused by El Nino.","container-title":"Nature","page":"437-441","volume":"414","author":[{"family":"Siegert","given":"F."},{"family":"Ruecker","given":"G."},{"family":"Hinrichs","given":"A."},{"family":"Hoffmann","given":"A. A."}],"issued":{"date-parts":[["2001",11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Siegert et al. 2001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trHeight w:val="57"/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Indonesia (Borneo)</w:t>
            </w: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East Kalimantan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2100-2500mm</w:t>
            </w: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Lowland rainforest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7.9-23.1%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1.2-28.7%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97-98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97-98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GgeUEvHb","properties":{"formattedCitation":"(Nieuwstadt 2002)","plainCitation":"(Nieuwstadt 2002)"},"citationItems":[{"id":7310,"uris":["http://zotero.org/users/1401883/items/G8FV7NEQ"],"uri":["http://zotero.org/users/1401883/items/G8FV7NEQ"],"itemData":{"id":7310,"type":"thesis","title":"Trial by fire: postfire development of a tropical dipterocarp forest = De vuurproef : ontwikkeling van een tropisch dipterocarp bos na brand = Percobaan oleh kebakaran : pembangunan paska-kebakaran hutan dipterocarp tropis","publisher":"PrintPartners Ipskam B.V.","publisher-place":"Enschede","source":"Open WorldCat","event-place":"Enschede","note":"OCLC: 418746209","shortTitle":"Trial by fire","language":"Summaries in English, Dutch and Indonesian.","author":[{"family":"Nieuwstadt","given":"Mark G. L.","dropping-particle":"van"}],"issued":{"date-parts":[["2002"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Nieuwstadt 2002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cottK13R","properties":{"formattedCitation":"(Slik 2004)","plainCitation":"(Slik 2004)"},"citationItems":[{"id":7172,"uris":["http://zotero.org/users/1401883/items/APW37A3N"],"uri":["http://zotero.org/users/1401883/items/APW37A3N"],"itemData":{"id":7172,"type":"article-journal","title":"El Niño Droughts and Their Effects on Tree Species Composition and Diversity in Tropical Rain Forests","container-title":"Oecologia","page":"114-120","volume":"141","issue":"1","author":[{"family":"Slik","given":"J. W. F."}],"issued":{"date-parts":[["2004",9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Slik 2004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trHeight w:val="492"/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 xml:space="preserve">23.9-46.6% 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97-98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64.2-79% by fire</w:t>
            </w: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Z3r6cCgQ","properties":{"formattedCitation":"(van Nieuwstadt and Sheil 2005)","plainCitation":"(van Nieuwstadt and Sheil 2005)"},"citationItems":[{"id":7099,"uris":["http://zotero.org/users/1401883/items/DTRP9FJW"],"uri":["http://zotero.org/users/1401883/items/DTRP9FJW"],"itemData":{"id":7099,"type":"article-journal","title":"Drought, fire and tree survival in a Borneo rain forest, Eats Kalimantan, Indonesia","container-title":"Journal of Ecology","page":"191-201","volume":"93","issue":"1","author":[{"family":"Nieuwstadt","given":"Mark G. L.","non-dropping-particle":"van"},{"family":"Sheil","given":"Douglas"}],"issued":{"date-parts":[["2005",2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van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 xml:space="preserve"> Nieuwstadt and Sheil 2005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trHeight w:val="492"/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Malaysia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(Borneo)</w:t>
            </w: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proofErr w:type="spellStart"/>
            <w:r w:rsidRPr="00A426EB">
              <w:rPr>
                <w:rFonts w:ascii="Times New Roman" w:hAnsi="Times New Roman" w:cs="Times New Roman"/>
              </w:rPr>
              <w:t>Lambir</w:t>
            </w:r>
            <w:proofErr w:type="spellEnd"/>
            <w:r w:rsidRPr="00A426EB">
              <w:rPr>
                <w:rFonts w:ascii="Times New Roman" w:hAnsi="Times New Roman" w:cs="Times New Roman"/>
              </w:rPr>
              <w:t xml:space="preserve"> Hills National Park, Sarawak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</w:rPr>
              <w:t>2700mm y</w:t>
            </w:r>
            <w:r w:rsidRPr="00A426EB">
              <w:rPr>
                <w:rFonts w:ascii="Times New Roman" w:hAnsi="Times New Roman" w:cs="Times New Roman"/>
                <w:vertAlign w:val="superscript"/>
              </w:rPr>
              <w:t>-1</w:t>
            </w:r>
            <w:r w:rsidRPr="00A426EB">
              <w:rPr>
                <w:rFonts w:ascii="Times New Roman" w:hAnsi="Times New Roman" w:cs="Times New Roman"/>
              </w:rPr>
              <w:t xml:space="preserve"> </w:t>
            </w: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(167.5- 328.4)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Lowland rainforest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4.35-6.37 (0.89%)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 xml:space="preserve">1997-98 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2rq6NcLd","properties":{"formattedCitation":"(Nakagawa et al. 2000)","plainCitation":"(Nakagawa et al. 2000)"},"citationItems":[{"id":7305,"uris":["http://zotero.org/users/1401883/items/U6WVEF3R"],"uri":["http://zotero.org/users/1401883/items/U6WVEF3R"],"itemData":{"id":7305,"type":"article-journal","title":"Impact of severe drought associated with the 1997–1998 El Nino in a tropical forest in Sarawak","container-title":"Journal of Tropical Ecology","page":"355–367","volume":"16","issue":"03","source":"Google Scholar","author":[{"family":"Nakagawa","given":"Michiko"},{"family":"Tanaka","given":"Kenta"},{"family":"Nakashizuka","given":"Tohru"},{"family":"Ohkubo","given":"Tatsuhiro"},{"family":"Kato","given":"Tsuyoshi"},{"family":"Maeda","given":"Teizou"},{"family":"Sato","given":"Kaori"},{"family":"Miguchi","given":"Hideo"},{"family":"Nagamasu","given":"Hidetoshi"},{"family":"Ogino","given":"Kazuhiko"},{"literal":"others"}],"issued":{"date-parts":[["2000"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Nakagawa et al. 2000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Costa Rica</w:t>
            </w: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 xml:space="preserve">La </w:t>
            </w:r>
            <w:proofErr w:type="spellStart"/>
            <w:r w:rsidRPr="00A426EB">
              <w:rPr>
                <w:rFonts w:ascii="Times New Roman" w:hAnsi="Times New Roman" w:cs="Times New Roman"/>
              </w:rPr>
              <w:t>Selva</w:t>
            </w:r>
            <w:proofErr w:type="spellEnd"/>
            <w:r w:rsidRPr="00A426EB">
              <w:rPr>
                <w:rFonts w:ascii="Times New Roman" w:hAnsi="Times New Roman" w:cs="Times New Roman"/>
              </w:rPr>
              <w:t xml:space="preserve"> Biological Station 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3962mm y</w:t>
            </w:r>
            <w:r w:rsidRPr="00A426EB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1.4-5.6% (0.8-3.7)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97-98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x5pxFBuA","properties":{"formattedCitation":"(Chazdon, Redondo Brenes, and Vilchez Alvarado 2005)","plainCitation":"(Chazdon, Redondo Brenes, and Vilchez Alvarado 2005)"},"citationItems":[{"id":7105,"uris":["http://zotero.org/users/1401883/items/CEFWIXW7"],"uri":["http://zotero.org/users/1401883/items/CEFWIXW7"],"itemData":{"id":7105,"type":"article-journal","title":"EFFECTS OF CLIMATE AND STAND AGE ON ANNUAL TREE DYNAMICS IN TROPICAL SECOND-GROWTH RAIN FORESTS","container-title":"Ecology","page":"1808–1815","volume":"86","issue":"7","source":"Google Scholar","author":[{"family":"Chazdon","given":"Robin L."},{"family":"Redondo Brenes","given":"Alvaro"},{"family":"Vilchez Alvarado","given":"Braulio"}],"issued":{"date-parts":[["2005"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Chazdon et al., 2005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Nicaragua</w:t>
            </w: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Autonomous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 xml:space="preserve">Southern Atlantic Region 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4320 mm y</w:t>
            </w:r>
            <w:r w:rsidRPr="00A426EB">
              <w:rPr>
                <w:rFonts w:ascii="Times New Roman" w:hAnsi="Times New Roman" w:cs="Times New Roman"/>
                <w:vertAlign w:val="superscript"/>
              </w:rPr>
              <w:t>-1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 xml:space="preserve">Feb to April: 75–125 mm </w:t>
            </w: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Lowland rainforest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~30% (2%)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97-98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Include fires mortality</w:t>
            </w: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val="uz-Cyrl-UZ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  <w:lang w:val="uz-Cyrl-UZ"/>
              </w:rPr>
              <w:instrText xml:space="preserve"> ADDIN ZOTERO_ITEM CSL_CITATION {"citationID":"4KgUsmgj","properties":{"formattedCitation":"(Granzow-de la Cerda et al. 2012)","plainCitation":"(Granzow-de la Cerda et al. 2012)"},"citationItems":[{"id":7081,"uris":["http://zotero.org/users/1401883/items/SWJS9NWF"],"uri":["http://zotero.org/users/1401883/items/SWJS9NWF"],"itemData":{"id":7081,"type":"article-journal","title":"Tree mortality following ENSO-associated fires and drought in lowland rain forests of Eastern Nicaragua","container-title":"Forest Ecology and Management","page":"248-257","volume":"265","source":"CrossRef","DOI":"10.1016/j.foreco.2011.10.034","ISSN":"03781127","language":"en","author":[{"family":"Granzow-de la Cerda","given":"Íñigo"},{"family":"Lloret","given":"Francisco"},{"family":"Ruiz","given":"Javier E."},{"family":"Vandermeer","given":"John H."}],"issued":{"date-parts":[["2012",2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  <w:lang w:val="uz-Cyrl-UZ"/>
              </w:rPr>
              <w:t>(Granzow-de la Cerda et al. 2012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Panama</w:t>
            </w: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Barro Colorado Island (BCI)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2600 mm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Dec to April: 215 mm</w:t>
            </w: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Semi-deciduous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tropical moist forest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2.75-10% (1.98%)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3% (2%)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82-83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82-83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1Lt2HPhD","properties":{"formattedCitation":"(Leigh et al. 1990)","plainCitation":"(Leigh et al. 1990)"},"citationItems":[{"id":7102,"uris":["http://zotero.org/users/1401883/items/9ZHU3EK6"],"uri":["http://zotero.org/users/1401883/items/9ZHU3EK6"],"itemData":{"id":7102,"type":"chapter","title":"The impact of the \"el Nino\" drought of 1982-83 on a Panamanian semideciduous forest","container-title":"Global Ecological Consequences of the 1982-83 El Niño-Southern Oscillation","collection-title":"Elsevier Oceanography series","collection-number":"52","publisher":"Elsevier","publisher-place":"Miami, Fl, USA","page":"473-484","edition":"P.W. Glym","event-place":"Miami, Fl, USA","URL":"https://books.google.com.br/books?id=isdtcHUsLrYC&amp;pg=PA485&amp;lpg=PA485&amp;dq=Catastrophic+drought+and+fire+in+Borneo++tropical++rain++forest++associated++with++the++1982%E2%80%9383++El++Ni%C3%B1o+Southern++Oscillation++event.&amp;source=bl&amp;ots=2JGx5pcAZV&amp;sig=xln-EYNpW1kXHYmVYSyreHN4FjY&amp;hl=fr&amp;sa=X&amp;ved=0ahUKEwiY_d_61o_QAhXLlJAKHV1_Bh4Q6AEINjAD#v=onepage&amp;q&amp;f=false","author":[{"family":"Leigh","given":"E. G."},{"family":"Windsor","given":"D. M."},{"family":"Stanley Rand","given":"A."},{"family":"Foster","given":"R. B."}],"issued":{"date-parts":[["1990"]]},"accessed":{"date-parts":[["2016",11,4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Leigh et al. 1990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G2wPgchX","properties":{"formattedCitation":"(Condit, Hubbell, and Foster 1995)","plainCitation":"(Condit, Hubbell, and Foster 1995)"},"citationItems":[{"id":7086,"uris":["http://zotero.org/users/1401883/items/2Z4A22M7"],"uri":["http://zotero.org/users/1401883/items/2Z4A22M7"],"itemData":{"id":7086,"type":"article-journal","title":"Mortality Rates of 205 Neotropical Tree and Shrub Species and the Impact of a Severe Drought","container-title":"Ecological Monographs","page":"419-439","volume":"65","issue":"4","source":"CrossRef","DOI":"10.2307/2963497","ISSN":"00129615","language":"en","author":[{"family":"Condit","given":"Richard"},{"family":"Hubbell","given":"Stephen P."},{"family":"Foster","given":"Robin B."}],"issued":{"date-parts":[["1995",2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Condit et al. 1995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Argentina</w:t>
            </w: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proofErr w:type="spellStart"/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Nahuel</w:t>
            </w:r>
            <w:proofErr w:type="spellEnd"/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proofErr w:type="spellStart"/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Huapi</w:t>
            </w:r>
            <w:proofErr w:type="spellEnd"/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 xml:space="preserve"> National Park 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1400 mm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year</w:t>
            </w:r>
            <w:r w:rsidRPr="00A426EB">
              <w:rPr>
                <w:rFonts w:ascii="Times New Roman" w:eastAsia="Times New Roman" w:hAnsi="Times New Roman" w:cs="Times New Roman"/>
                <w:vertAlign w:val="superscript"/>
                <w:lang w:eastAsia="en-GB"/>
              </w:rPr>
              <w:t>–1</w:t>
            </w:r>
            <w:r w:rsidRPr="00A426EB">
              <w:rPr>
                <w:rFonts w:ascii="Times New Roman" w:hAnsi="Times New Roman" w:cs="Times New Roman"/>
              </w:rPr>
              <w:t>, 60% falling during May–August.</w:t>
            </w: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Mountain forest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11-57%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98-99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fZjt4tRm","properties":{"formattedCitation":"(Suarez and Kitzberger 2008)","plainCitation":"(Suarez and Kitzberger 2008)"},"citationItems":[{"id":7303,"uris":["http://zotero.org/users/1401883/items/93H2FZ5C"],"uri":["http://zotero.org/users/1401883/items/93H2FZ5C"],"itemData":{"id":7303,"type":"article-journal","title":"Recruitment patterns following a severe drought: long-term compositional shifts in Patagonian forests","container-title":"Canadian Journal of Forest Research","page":"3002-3010","volume":"38","issue":"12","source":"CrossRef","DOI":"10.1139/X08-149","ISSN":"0045-5067, 1208-6037","shortTitle":"Recruitment patterns following a severe drought","language":"en","author":[{"family":"Suarez","given":"María L."},{"family":"Kitzberger","given":"Thomas"}],"issued":{"date-parts":[["2008",12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Suarez and Kitzberger 2008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Brazil</w:t>
            </w: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proofErr w:type="spellStart"/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Tapajós</w:t>
            </w:r>
            <w:proofErr w:type="spellEnd"/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 xml:space="preserve"> National Forest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proofErr w:type="spellStart"/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Caxiuana</w:t>
            </w:r>
            <w:proofErr w:type="spellEnd"/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̃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National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Forest Reserve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All Amazon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 xml:space="preserve">2000 mm, 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 xml:space="preserve">2000-2500 mm, 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 xml:space="preserve">Dry June to Nov. 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lastRenderedPageBreak/>
              <w:t>Amazonian forest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1.91% (1.12%)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3.36% (2.54%)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2.5% (1.25%)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eastAsia="Times New Roman" w:hAnsi="Times New Roman" w:cs="Times New Roman"/>
                <w:lang w:eastAsia="en-GB"/>
              </w:rPr>
            </w:pPr>
            <w:r w:rsidRPr="00A426EB">
              <w:rPr>
                <w:rFonts w:ascii="Times New Roman" w:eastAsia="Times New Roman" w:hAnsi="Times New Roman" w:cs="Times New Roman"/>
                <w:lang w:eastAsia="en-GB"/>
              </w:rPr>
              <w:t>13% of the area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lastRenderedPageBreak/>
              <w:t>1997–98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2000-04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2001-08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2015-16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lastRenderedPageBreak/>
              <w:t xml:space="preserve">Artificial drought (TFE) 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 xml:space="preserve">Artificial drought (TFE) 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lastRenderedPageBreak/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zPH55lLl","properties":{"formattedCitation":"(Williamson et al. 2000)","plainCitation":"(Williamson et al. 2000)"},"citationItems":[{"id":7077,"uris":["http://zotero.org/users/1401883/items/X8ZC44KX"],"uri":["http://zotero.org/users/1401883/items/X8ZC44KX"],"itemData":{"id":7077,"type":"article-journal","title":"Amazonian tree mortality during the 1997 El Nino drought","container-title":"Conservation Biology","page":"1538–1542","volume":"14","issue":"5","source":"Google Scholar","author":[{"family":"Williamson","given":"G. Bruce"},{"family":"Laurance","given":"William F."},{"family":"Oliveira","given":"Alexandre A."},{"family":"Delamônica","given":"Patricia"},{"family":"Gascon","given":"Claude"},{"family":"Lovejoy","given":"Thomas E."},{"family":"Pohl","given":"Luciano"}],"issued":{"date-parts":[["2000"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Williamson et al. 2000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lastRenderedPageBreak/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iDve7nBh","properties":{"formattedCitation":"(Daniel C. Nepstad et al. 2007)","plainCitation":"(Daniel C. Nepstad et al. 2007)","dontUpdate":true},"citationItems":[{"id":7200,"uris":["http://zotero.org/users/1401883/items/6W3FEVCX"],"uri":["http://zotero.org/users/1401883/items/6W3FEVCX"],"itemData":{"id":7200,"type":"article-journal","title":"Mortality of large trees and lianas following experimental drought in an Amazon forest","container-title":"Ecology","page":"2259–2269","volume":"88","issue":"9","source":"Google Scholar","author":[{"family":"Nepstad","given":"Daniel C."},{"family":"Tohver","given":"Ingrid Marisa"},{"family":"Ray","given":"David"},{"family":"Moutinho","given":"Paulo"},{"family":"Cardinot","given":"Georgina"}],"issued":{"date-parts":[["2007"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Nepstad et al. 2007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84rV4kkv","properties":{"formattedCitation":"(da Costa et al. 2010)","plainCitation":"(da Costa et al. 2010)"},"citationItems":[{"id":7073,"uris":["http://zotero.org/users/1401883/items/P6SJBFS6"],"uri":["http://zotero.org/users/1401883/items/P6SJBFS6"],"itemData":{"id":7073,"type":"article-journal","title":"Effect of 7 yr of experimental drought on vegetation dynamics and biomass storage of an eastern Amazonian rainforest","container-title":"New Phytologist","page":"579-591","volume":"187","issue":"3","source":"CrossRef","DOI":"10.1111/j.1469-8137.2010.03309.x","ISSN":"0028646X","language":"en","author":[{"family":"Costa","given":"Antonio Carlos Lola","non-dropping-particle":"da"},{"family":"Galbraith","given":"David"},{"family":"Almeida","given":"Samuel"},{"family":"Portela","given":"Bruno Takeshi Tanaka"},{"family":"Costa","given":"Mauricio","non-dropping-particle":"da"},{"family":"Athaydes Silva Junior","given":"João","non-dropping-particle":"de"},{"family":"Braga","given":"Alan P."},{"family":"Gonçalves","given":"Paulo H. L.","non-dropping-particle":"de"},{"family":"Oliveira","given":"Alex AR","non-dropping-particle":"de"},{"family":"Fisher","given":"Rosie"},{"family":"Phillips","given":"Oliver L."},{"family":"Metcalfe","given":"Daniel B."},{"family":"Levy","given":"Peter"},{"family":"Meir","given":"Patrick"}],"issued":{"date-parts":[["2010",8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da Costa et al. 2010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Iqz3Ovio","properties":{"formattedCitation":"{\\rtf (Jim\\uc0\\u233{}nez-Mu\\uc0\\u241{}oz et al. 2016)}","plainCitation":"(Jiménez-Muñoz et al. 2016)"},"citationItems":[{"id":7197,"uris":["http://zotero.org/users/1401883/items/A5DQSRIF"],"uri":["http://zotero.org/users/1401883/items/A5DQSRIF"],"itemData":{"id":7197,"type":"article-journal","title":"Record-breaking warming and extreme drought in the Amazon rainforest during the course of El Niño 2015–2016","container-title":"Scientific Reports","page":"33130","volume":"6","source":"CrossRef","DOI":"10.1038/srep33130","ISSN":"2045-2322","author":[{"family":"Jiménez-Muñoz","given":"Juan C."},{"family":"Mattar","given":"Cristian"},{"family":"Barichivich","given":"Jonathan"},{"family":"Santamaría-Artigas","given":"Andrés"},{"family":"Takahashi","given":"Ken"},{"family":"Malhi","given":"Yadvinder"},{"family":"Sobrino","given":"José A."},{"family":"Schrier","given":"Gerard","dropping-particle":"van der"}],"issued":{"date-parts":[["2016",9,8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Jiménez-Muñoz et al. 2016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proofErr w:type="spellStart"/>
            <w:r w:rsidRPr="00A426EB">
              <w:rPr>
                <w:rFonts w:ascii="Times New Roman" w:hAnsi="Times New Roman" w:cs="Times New Roman"/>
              </w:rPr>
              <w:t>Linhares</w:t>
            </w:r>
            <w:proofErr w:type="spellEnd"/>
            <w:r w:rsidRPr="00A426EB">
              <w:rPr>
                <w:rFonts w:ascii="Times New Roman" w:hAnsi="Times New Roman" w:cs="Times New Roman"/>
              </w:rPr>
              <w:t>, Espiritu Santo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200mm</w:t>
            </w: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Atlantic forest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 xml:space="preserve">4.9%  </w:t>
            </w:r>
          </w:p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3.8% (1.4%)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1997–98 1982–83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irN5uMVl","properties":{"formattedCitation":"(Rolim et al. 2005)","plainCitation":"(Rolim et al. 2005)"},"citationItems":[{"id":7079,"uris":["http://zotero.org/users/1401883/items/E5HR2IR3"],"uri":["http://zotero.org/users/1401883/items/E5HR2IR3"],"itemData":{"id":7079,"type":"article-journal","title":"Biomass change in an Atlantic tropical moist forest: the ENSO effect in permanent sample plots over a 22-year period","container-title":"Oecologia","page":"238-246","volume":"142","issue":"2","source":"CrossRef","DOI":"10.1007/s00442-004-1717-x","ISSN":"0029-8549, 1432-1939","shortTitle":"Biomass change in an Atlantic tropical moist forest","language":"en","author":[{"family":"Rolim","given":"Samir G."},{"family":"Jesus","given":"Renato M."},{"family":"Nascimento","given":"Henrique E. M."},{"family":"Couto","given":"Hilton T. Z.","non-dropping-particle":"do"},{"family":"Chambers","given":"Jeffrey Q."}],"issued":{"date-parts":[["2005",1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Rolim et al. 2005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Barro Preto, Bahia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Atlantic forest and agroforest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22%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  <w:lang w:eastAsia="en-GB"/>
              </w:rPr>
            </w:pPr>
            <w:r w:rsidRPr="00A426EB">
              <w:rPr>
                <w:rFonts w:ascii="Times New Roman" w:hAnsi="Times New Roman" w:cs="Times New Roman"/>
                <w:lang w:eastAsia="en-GB"/>
              </w:rPr>
              <w:t>2015-16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(This study 2017)</w:t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0 countries</w:t>
            </w:r>
          </w:p>
        </w:tc>
        <w:tc>
          <w:tcPr>
            <w:tcW w:w="1668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Mainly Amazon and Borneo</w:t>
            </w:r>
          </w:p>
        </w:tc>
        <w:tc>
          <w:tcPr>
            <w:tcW w:w="144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32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Lowland tropical forests</w:t>
            </w:r>
          </w:p>
        </w:tc>
        <w:tc>
          <w:tcPr>
            <w:tcW w:w="1726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Increasing water stress increase mortality</w:t>
            </w:r>
          </w:p>
        </w:tc>
        <w:tc>
          <w:tcPr>
            <w:tcW w:w="128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1982-83, 1997-98, 2005</w:t>
            </w:r>
          </w:p>
        </w:tc>
        <w:tc>
          <w:tcPr>
            <w:tcW w:w="1163" w:type="dxa"/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2030" w:type="dxa"/>
            <w:tcBorders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I4xNBXLM","properties":{"formattedCitation":"(Phillips et al. 2010)","plainCitation":"(Phillips et al. 2010)"},"citationItems":[{"id":7133,"uris":["http://zotero.org/users/1401883/items/97XSSUJ9"],"uri":["http://zotero.org/users/1401883/items/97XSSUJ9"],"itemData":{"id":7133,"type":"article-journal","title":"Drought–mortality relationships for tropical forests","container-title":"New Phytologist","page":"631–646","volume":"187","issue":"3","source":"Google Scholar","author":[{"family":"Phillips","given":"Oliver L."},{"family":"Van Der Heijden","given":"Geertje"},{"family":"Lewis","given":"Simon L."},{"family":"López-González","given":"Gabriela"},{"family":"Aragão","given":"Luiz EOC"},{"family":"Lloyd","given":"Jon"},{"family":"Malhi","given":"Yadvinder"},{"family":"Monteagudo","given":"Abel"},{"family":"Almeida","given":"Samuel"},{"family":"Dávila","given":"Esteban Alvarez"},{"literal":"others"}],"issued":{"date-parts":[["2010"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Phillips et al. 2010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01372" w:rsidRPr="00A426EB" w:rsidTr="002F3141">
        <w:trPr>
          <w:jc w:val="center"/>
        </w:trPr>
        <w:tc>
          <w:tcPr>
            <w:tcW w:w="1271" w:type="dxa"/>
            <w:tcBorders>
              <w:left w:val="single" w:sz="4" w:space="0" w:color="auto"/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Review</w:t>
            </w:r>
          </w:p>
        </w:tc>
        <w:tc>
          <w:tcPr>
            <w:tcW w:w="1668" w:type="dxa"/>
            <w:tcBorders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 xml:space="preserve">World </w:t>
            </w:r>
          </w:p>
        </w:tc>
        <w:tc>
          <w:tcPr>
            <w:tcW w:w="1443" w:type="dxa"/>
            <w:tcBorders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323" w:type="dxa"/>
            <w:tcBorders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All types of forest</w:t>
            </w:r>
          </w:p>
        </w:tc>
        <w:tc>
          <w:tcPr>
            <w:tcW w:w="1726" w:type="dxa"/>
            <w:tcBorders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</w:p>
        </w:tc>
        <w:tc>
          <w:tcPr>
            <w:tcW w:w="1283" w:type="dxa"/>
            <w:tcBorders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From 1904 to 2008</w:t>
            </w: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t>Big trees are more affected, varying following species</w:t>
            </w:r>
          </w:p>
        </w:tc>
        <w:tc>
          <w:tcPr>
            <w:tcW w:w="2030" w:type="dxa"/>
            <w:tcBorders>
              <w:bottom w:val="single" w:sz="4" w:space="0" w:color="auto"/>
              <w:right w:val="single" w:sz="4" w:space="0" w:color="auto"/>
            </w:tcBorders>
          </w:tcPr>
          <w:p w:rsidR="00901372" w:rsidRPr="00A426EB" w:rsidRDefault="00901372" w:rsidP="002F3141">
            <w:pPr>
              <w:pStyle w:val="NoSpacing"/>
              <w:rPr>
                <w:rFonts w:ascii="Times New Roman" w:hAnsi="Times New Roman" w:cs="Times New Roman"/>
              </w:rPr>
            </w:pPr>
            <w:r w:rsidRPr="00A426EB">
              <w:rPr>
                <w:rFonts w:ascii="Times New Roman" w:hAnsi="Times New Roman" w:cs="Times New Roman"/>
              </w:rPr>
              <w:fldChar w:fldCharType="begin"/>
            </w:r>
            <w:r w:rsidRPr="00A426EB">
              <w:rPr>
                <w:rFonts w:ascii="Times New Roman" w:hAnsi="Times New Roman" w:cs="Times New Roman"/>
              </w:rPr>
              <w:instrText xml:space="preserve"> ADDIN ZOTERO_ITEM CSL_CITATION {"citationID":"DhA6H6xD","properties":{"formattedCitation":"(C. D. Allen et al. 2010)","plainCitation":"(C. D. Allen et al. 2010)"},"citationItems":[{"id":7083,"uris":["http://zotero.org/users/1401883/items/W92HZUVP"],"uri":["http://zotero.org/users/1401883/items/W92HZUVP"],"itemData":{"id":7083,"type":"article-journal","title":"A global overview of drought and heat-induced tree mortality reveals emerging climate change risks for forests","container-title":"Forest Ecology and Management","page":"660-684","volume":"259","issue":"4","source":"CrossRef","DOI":"10.1016/j.foreco.2009.09.001","ISSN":"03781127","language":"en","author":[{"family":"Allen","given":"Craig D."},{"family":"Macalady","given":"Alison K."},{"family":"Chenchouni","given":"Haroun"},{"family":"Bachelet","given":"Dominique"},{"family":"McDowell","given":"Nate"},{"family":"Vennetier","given":"Michel"},{"family":"Kitzberger","given":"Thomas"},{"family":"Rigling","given":"Andreas"},{"family":"Breshears","given":"David D."},{"family":"Hogg","given":"E.H. (Ted)"},{"family":"Gonzalez","given":"Patrick"},{"family":"Fensham","given":"Rod"},{"family":"Zhang","given":"Zhen"},{"family":"Castro","given":"Jorge"},{"family":"Demidova","given":"Natalia"},{"family":"Lim","given":"Jong-Hwan"},{"family":"Allard","given":"Gillian"},{"family":"Running","given":"Steven W."},{"family":"Semerci","given":"Akkin"},{"family":"Cobb","given":"Neil"}],"issued":{"date-parts":[["2010",2]]}}}],"schema":"https://github.com/citation-style-language/schema/raw/master/csl-citation.json"} </w:instrText>
            </w:r>
            <w:r w:rsidRPr="00A426EB">
              <w:rPr>
                <w:rFonts w:ascii="Times New Roman" w:hAnsi="Times New Roman" w:cs="Times New Roman"/>
              </w:rPr>
              <w:fldChar w:fldCharType="separate"/>
            </w:r>
            <w:r w:rsidRPr="00A426EB">
              <w:rPr>
                <w:rFonts w:ascii="Times New Roman" w:hAnsi="Times New Roman" w:cs="Times New Roman"/>
              </w:rPr>
              <w:t>(Allen et al. 2010)</w:t>
            </w:r>
            <w:r w:rsidRPr="00A426EB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:rsidR="00901372" w:rsidRPr="00A426EB" w:rsidRDefault="00901372" w:rsidP="00901372">
      <w:pPr>
        <w:rPr>
          <w:rFonts w:ascii="Times New Roman" w:hAnsi="Times New Roman" w:cs="Times New Roman"/>
          <w:sz w:val="24"/>
          <w:szCs w:val="24"/>
        </w:rPr>
      </w:pPr>
    </w:p>
    <w:sectPr w:rsidR="00901372" w:rsidRPr="00A426EB" w:rsidSect="007550CD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672D"/>
    <w:rsid w:val="00000596"/>
    <w:rsid w:val="000314EC"/>
    <w:rsid w:val="00283AEF"/>
    <w:rsid w:val="002B12B6"/>
    <w:rsid w:val="002F3141"/>
    <w:rsid w:val="00387F64"/>
    <w:rsid w:val="003C2D8E"/>
    <w:rsid w:val="004610D0"/>
    <w:rsid w:val="004C043E"/>
    <w:rsid w:val="00706E16"/>
    <w:rsid w:val="007550CD"/>
    <w:rsid w:val="0080672D"/>
    <w:rsid w:val="008409AA"/>
    <w:rsid w:val="00901372"/>
    <w:rsid w:val="00966B0B"/>
    <w:rsid w:val="009D36F2"/>
    <w:rsid w:val="00A426EB"/>
    <w:rsid w:val="00A86B5B"/>
    <w:rsid w:val="00A9143B"/>
    <w:rsid w:val="00AB6056"/>
    <w:rsid w:val="00B019F7"/>
    <w:rsid w:val="00C014EC"/>
    <w:rsid w:val="00C30CF1"/>
    <w:rsid w:val="00D02BDF"/>
    <w:rsid w:val="00D9664E"/>
    <w:rsid w:val="00DF0F1D"/>
    <w:rsid w:val="00F45625"/>
    <w:rsid w:val="00FD06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5FAF5E"/>
  <w15:chartTrackingRefBased/>
  <w15:docId w15:val="{21E328AB-C209-42FF-9042-667F66A34B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901372"/>
    <w:pPr>
      <w:spacing w:after="0" w:line="240" w:lineRule="auto"/>
    </w:pPr>
  </w:style>
  <w:style w:type="table" w:styleId="TableGrid">
    <w:name w:val="Table Grid"/>
    <w:basedOn w:val="TableNormal"/>
    <w:uiPriority w:val="39"/>
    <w:rsid w:val="009013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773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93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80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81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8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54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49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68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9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86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86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776DA5-5883-4317-AB68-7D973CFDB7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3127</Words>
  <Characters>17828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nne Gateau</dc:creator>
  <cp:keywords/>
  <dc:description/>
  <cp:lastModifiedBy>Lauranne Gateau</cp:lastModifiedBy>
  <cp:revision>3</cp:revision>
  <dcterms:created xsi:type="dcterms:W3CDTF">2018-06-22T23:36:00Z</dcterms:created>
  <dcterms:modified xsi:type="dcterms:W3CDTF">2018-06-29T16:46:00Z</dcterms:modified>
</cp:coreProperties>
</file>